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rsidR="00F97BE6" w:rsidRPr="00F97BE6" w:rsidRDefault="00C456FF" w:rsidP="00F97BE6">
      <w:pPr>
        <w:widowControl w:val="0"/>
        <w:autoSpaceDE w:val="0"/>
        <w:autoSpaceDN w:val="0"/>
        <w:adjustRightInd w:val="0"/>
        <w:spacing w:after="160"/>
        <w:jc w:val="center"/>
        <w:rPr>
          <w:rFonts w:asciiTheme="minorHAnsi" w:hAnsiTheme="minorHAnsi"/>
          <w:b/>
          <w:sz w:val="24"/>
          <w:szCs w:val="24"/>
        </w:rPr>
      </w:pPr>
      <w:r w:rsidRPr="00F97BE6">
        <w:rPr>
          <w:rFonts w:ascii="Verdana" w:hAnsi="Verdana"/>
          <w:b/>
          <w:bCs/>
          <w:noProof/>
          <w:color w:val="002060"/>
          <w:sz w:val="24"/>
          <w:szCs w:val="24"/>
        </w:rPr>
        <mc:AlternateContent>
          <mc:Choice Requires="wps">
            <w:drawing>
              <wp:anchor distT="45720" distB="45720" distL="114300" distR="114300" simplePos="0" relativeHeight="251658240" behindDoc="0" locked="0" layoutInCell="1" allowOverlap="1">
                <wp:simplePos x="0" y="0"/>
                <wp:positionH relativeFrom="margin">
                  <wp:posOffset>0</wp:posOffset>
                </wp:positionH>
                <wp:positionV relativeFrom="paragraph">
                  <wp:posOffset>7620</wp:posOffset>
                </wp:positionV>
                <wp:extent cx="6838950" cy="822960"/>
                <wp:effectExtent l="0" t="0" r="19050" b="152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950" cy="822960"/>
                        </a:xfrm>
                        <a:prstGeom prst="rect">
                          <a:avLst/>
                        </a:prstGeom>
                        <a:solidFill>
                          <a:srgbClr val="FFFFFF"/>
                        </a:solidFill>
                        <a:ln w="19050">
                          <a:solidFill>
                            <a:srgbClr val="002060"/>
                          </a:solidFill>
                          <a:miter lim="800000"/>
                          <a:headEnd/>
                          <a:tailEnd/>
                        </a:ln>
                      </wps:spPr>
                      <wps:txbx>
                        <w:txbxContent>
                          <w:p w:rsidR="00623562" w:rsidRPr="00F97BE6" w:rsidRDefault="00C456FF" w:rsidP="00623562">
                            <w:pPr>
                              <w:widowControl w:val="0"/>
                              <w:autoSpaceDE w:val="0"/>
                              <w:autoSpaceDN w:val="0"/>
                              <w:adjustRightInd w:val="0"/>
                              <w:spacing w:after="160"/>
                              <w:jc w:val="center"/>
                              <w:rPr>
                                <w:rFonts w:ascii="Verdana" w:hAnsi="Verdana"/>
                                <w:b/>
                                <w:color w:val="002060"/>
                                <w:sz w:val="24"/>
                                <w:szCs w:val="24"/>
                              </w:rPr>
                            </w:pPr>
                            <w:r w:rsidRPr="00F97BE6">
                              <w:rPr>
                                <w:rFonts w:ascii="Verdana" w:hAnsi="Verdana"/>
                                <w:b/>
                                <w:bCs/>
                                <w:color w:val="002060"/>
                                <w:sz w:val="24"/>
                                <w:szCs w:val="24"/>
                              </w:rPr>
                              <w:t>“This is not just a statin study – it is a study about cognitive health”</w:t>
                            </w:r>
                          </w:p>
                          <w:p w:rsidR="00623562" w:rsidRPr="00F97BE6" w:rsidRDefault="00C456FF" w:rsidP="00623562">
                            <w:pPr>
                              <w:widowControl w:val="0"/>
                              <w:autoSpaceDE w:val="0"/>
                              <w:autoSpaceDN w:val="0"/>
                              <w:adjustRightInd w:val="0"/>
                              <w:spacing w:after="160"/>
                              <w:jc w:val="center"/>
                              <w:rPr>
                                <w:rFonts w:asciiTheme="minorHAnsi" w:hAnsiTheme="minorHAnsi"/>
                                <w:b/>
                                <w:sz w:val="24"/>
                                <w:szCs w:val="24"/>
                              </w:rPr>
                            </w:pPr>
                            <w:r>
                              <w:rPr>
                                <w:rFonts w:ascii="Verdana" w:hAnsi="Verdana"/>
                                <w:b/>
                                <w:color w:val="002060"/>
                                <w:sz w:val="24"/>
                                <w:szCs w:val="24"/>
                              </w:rPr>
                              <w:t xml:space="preserve">By participating, you will </w:t>
                            </w:r>
                            <w:r w:rsidR="009D4B36" w:rsidRPr="00F97BE6">
                              <w:rPr>
                                <w:rFonts w:ascii="Verdana" w:hAnsi="Verdana"/>
                                <w:b/>
                                <w:color w:val="002060"/>
                                <w:sz w:val="24"/>
                                <w:szCs w:val="24"/>
                              </w:rPr>
                              <w:t>leave</w:t>
                            </w:r>
                            <w:r w:rsidR="009D4B36" w:rsidRPr="00F97BE6">
                              <w:rPr>
                                <w:rFonts w:ascii="Verdana" w:hAnsi="Verdana"/>
                                <w:b/>
                                <w:bCs/>
                                <w:color w:val="002060"/>
                                <w:sz w:val="24"/>
                                <w:szCs w:val="24"/>
                              </w:rPr>
                              <w:t xml:space="preserve"> a legacy by advancing science for healthy brain aging </w:t>
                            </w:r>
                            <w:r>
                              <w:rPr>
                                <w:rFonts w:ascii="Verdana" w:hAnsi="Verdana"/>
                                <w:b/>
                                <w:bCs/>
                                <w:color w:val="002060"/>
                                <w:sz w:val="24"/>
                                <w:szCs w:val="24"/>
                              </w:rPr>
                              <w:t>helping</w:t>
                            </w:r>
                            <w:r w:rsidRPr="00F97BE6">
                              <w:rPr>
                                <w:rFonts w:ascii="Verdana" w:hAnsi="Verdana"/>
                                <w:b/>
                                <w:bCs/>
                                <w:color w:val="002060"/>
                                <w:sz w:val="24"/>
                                <w:szCs w:val="24"/>
                              </w:rPr>
                              <w:t xml:space="preserve"> </w:t>
                            </w:r>
                            <w:r w:rsidR="009D4B36" w:rsidRPr="00F97BE6">
                              <w:rPr>
                                <w:rFonts w:ascii="Verdana" w:hAnsi="Verdana"/>
                                <w:b/>
                                <w:bCs/>
                                <w:color w:val="002060"/>
                                <w:sz w:val="24"/>
                                <w:szCs w:val="24"/>
                              </w:rPr>
                              <w:t>generations to come!</w:t>
                            </w:r>
                          </w:p>
                          <w:p w:rsidR="00623562" w:rsidRPr="00F97BE6" w:rsidRDefault="00623562">
                            <w:pPr>
                              <w:rPr>
                                <w:sz w:val="24"/>
                                <w:szCs w:val="24"/>
                              </w:rPr>
                            </w:pPr>
                          </w:p>
                        </w:txbxContent>
                      </wps:txbx>
                      <wps:bodyPr rot="0" vert="horz" wrap="square" anchor="t" anchorCtr="0"/>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w:pict>
              <v:shapetype id="_x0000_t202" coordsize="21600,21600" o:spt="202" path="m,l,21600r21600,l21600,xe">
                <v:stroke joinstyle="miter"/>
                <v:path gradientshapeok="t" o:connecttype="rect"/>
              </v:shapetype>
              <v:shape id="Text Box 2" o:spid="_x0000_s1025" type="#_x0000_t202" style="width:538.5pt;height:64.8pt;margin-top:0.6pt;margin-left:0;mso-height-percent:0;mso-height-relative:margin;mso-position-horizontal-relative:margin;mso-width-percent:0;mso-width-relative:margin;mso-wrap-distance-bottom:3.6pt;mso-wrap-distance-left:9pt;mso-wrap-distance-right:9pt;mso-wrap-distance-top:3.6pt;mso-wrap-style:square;position:absolute;visibility:visible;v-text-anchor:top;z-index:251659264" strokecolor="#002060" strokeweight="1.5pt">
                <v:textbox>
                  <w:txbxContent>
                    <w:p w:rsidR="00623562" w:rsidRPr="00F97BE6" w:rsidP="00623562" w14:paraId="2C28ADFC" w14:textId="77777777">
                      <w:pPr>
                        <w:widowControl w:val="0"/>
                        <w:autoSpaceDE w:val="0"/>
                        <w:autoSpaceDN w:val="0"/>
                        <w:adjustRightInd w:val="0"/>
                        <w:spacing w:after="160"/>
                        <w:jc w:val="center"/>
                        <w:rPr>
                          <w:rFonts w:ascii="Verdana" w:hAnsi="Verdana"/>
                          <w:b/>
                          <w:color w:val="002060"/>
                          <w:sz w:val="24"/>
                          <w:szCs w:val="24"/>
                        </w:rPr>
                      </w:pPr>
                      <w:r w:rsidRPr="00F97BE6">
                        <w:rPr>
                          <w:rFonts w:ascii="Verdana" w:hAnsi="Verdana"/>
                          <w:b/>
                          <w:bCs/>
                          <w:color w:val="002060"/>
                          <w:sz w:val="24"/>
                          <w:szCs w:val="24"/>
                        </w:rPr>
                        <w:t>“This is not just a statin study – it is a study about cognitive health”</w:t>
                      </w:r>
                    </w:p>
                    <w:p w:rsidR="00623562" w:rsidRPr="00F97BE6" w:rsidP="00623562" w14:paraId="2FA77929" w14:textId="40AD0FA3">
                      <w:pPr>
                        <w:widowControl w:val="0"/>
                        <w:autoSpaceDE w:val="0"/>
                        <w:autoSpaceDN w:val="0"/>
                        <w:adjustRightInd w:val="0"/>
                        <w:spacing w:after="160"/>
                        <w:jc w:val="center"/>
                        <w:rPr>
                          <w:rFonts w:asciiTheme="minorHAnsi" w:hAnsiTheme="minorHAnsi"/>
                          <w:b/>
                          <w:sz w:val="24"/>
                          <w:szCs w:val="24"/>
                        </w:rPr>
                      </w:pPr>
                      <w:r>
                        <w:rPr>
                          <w:rFonts w:ascii="Verdana" w:hAnsi="Verdana"/>
                          <w:b/>
                          <w:color w:val="002060"/>
                          <w:sz w:val="24"/>
                          <w:szCs w:val="24"/>
                        </w:rPr>
                        <w:t xml:space="preserve">By participating, you will </w:t>
                      </w:r>
                      <w:r w:rsidRPr="00F97BE6" w:rsidR="009D4B36">
                        <w:rPr>
                          <w:rFonts w:ascii="Verdana" w:hAnsi="Verdana"/>
                          <w:b/>
                          <w:color w:val="002060"/>
                          <w:sz w:val="24"/>
                          <w:szCs w:val="24"/>
                        </w:rPr>
                        <w:t>leave</w:t>
                      </w:r>
                      <w:r w:rsidRPr="00F97BE6" w:rsidR="009D4B36">
                        <w:rPr>
                          <w:rFonts w:ascii="Verdana" w:hAnsi="Verdana"/>
                          <w:b/>
                          <w:bCs/>
                          <w:color w:val="002060"/>
                          <w:sz w:val="24"/>
                          <w:szCs w:val="24"/>
                        </w:rPr>
                        <w:t xml:space="preserve"> a legacy by advancing science for healthy brain aging </w:t>
                      </w:r>
                      <w:r>
                        <w:rPr>
                          <w:rFonts w:ascii="Verdana" w:hAnsi="Verdana"/>
                          <w:b/>
                          <w:bCs/>
                          <w:color w:val="002060"/>
                          <w:sz w:val="24"/>
                          <w:szCs w:val="24"/>
                        </w:rPr>
                        <w:t>helping</w:t>
                      </w:r>
                      <w:r w:rsidRPr="00F97BE6">
                        <w:rPr>
                          <w:rFonts w:ascii="Verdana" w:hAnsi="Verdana"/>
                          <w:b/>
                          <w:bCs/>
                          <w:color w:val="002060"/>
                          <w:sz w:val="24"/>
                          <w:szCs w:val="24"/>
                        </w:rPr>
                        <w:t xml:space="preserve"> </w:t>
                      </w:r>
                      <w:r w:rsidRPr="00F97BE6" w:rsidR="009D4B36">
                        <w:rPr>
                          <w:rFonts w:ascii="Verdana" w:hAnsi="Verdana"/>
                          <w:b/>
                          <w:bCs/>
                          <w:color w:val="002060"/>
                          <w:sz w:val="24"/>
                          <w:szCs w:val="24"/>
                        </w:rPr>
                        <w:t xml:space="preserve">generations </w:t>
                      </w:r>
                      <w:r w:rsidRPr="00F97BE6" w:rsidR="009D4B36">
                        <w:rPr>
                          <w:rFonts w:ascii="Verdana" w:hAnsi="Verdana"/>
                          <w:b/>
                          <w:bCs/>
                          <w:color w:val="002060"/>
                          <w:sz w:val="24"/>
                          <w:szCs w:val="24"/>
                        </w:rPr>
                        <w:t>to come!</w:t>
                      </w:r>
                    </w:p>
                    <w:p w:rsidR="00623562" w:rsidRPr="00F97BE6" w14:paraId="46DFE0DA" w14:textId="77777777">
                      <w:pPr>
                        <w:rPr>
                          <w:sz w:val="24"/>
                          <w:szCs w:val="24"/>
                        </w:rPr>
                      </w:pPr>
                    </w:p>
                  </w:txbxContent>
                </v:textbox>
                <w10:wrap type="square"/>
              </v:shape>
            </w:pict>
          </mc:Fallback>
        </mc:AlternateContent>
      </w:r>
      <w:r w:rsidR="00F97BE6" w:rsidRPr="00F97BE6">
        <w:rPr>
          <w:rFonts w:ascii="Verdana" w:eastAsia="Times New Roman" w:hAnsi="Verdana"/>
          <w:b/>
          <w:sz w:val="24"/>
          <w:szCs w:val="24"/>
        </w:rPr>
        <w:t>PREVENTABLE Participant FAQs</w:t>
      </w:r>
    </w:p>
    <w:p w:rsidR="00435252" w:rsidRPr="00F97BE6" w:rsidRDefault="00C456FF" w:rsidP="000F78B6">
      <w:pPr>
        <w:widowControl w:val="0"/>
        <w:autoSpaceDE w:val="0"/>
        <w:autoSpaceDN w:val="0"/>
        <w:adjustRightInd w:val="0"/>
        <w:spacing w:after="160"/>
        <w:jc w:val="both"/>
        <w:rPr>
          <w:rFonts w:ascii="Verdana" w:hAnsi="Verdana"/>
          <w:b/>
          <w:bCs/>
          <w:color w:val="002060"/>
        </w:rPr>
      </w:pPr>
      <w:r w:rsidRPr="00F97BE6">
        <w:rPr>
          <w:rFonts w:asciiTheme="minorHAnsi" w:hAnsiTheme="minorHAnsi"/>
          <w:b/>
        </w:rPr>
        <w:t>What is the PREVENTABLE study?</w:t>
      </w:r>
      <w:r w:rsidR="00AC0DE9" w:rsidRPr="00F97BE6">
        <w:rPr>
          <w:rFonts w:asciiTheme="minorHAnsi" w:hAnsiTheme="minorHAnsi"/>
          <w:b/>
        </w:rPr>
        <w:t xml:space="preserve"> </w:t>
      </w:r>
      <w:r w:rsidRPr="00F97BE6">
        <w:rPr>
          <w:rFonts w:asciiTheme="minorHAnsi" w:hAnsiTheme="minorHAnsi"/>
          <w:color w:val="212529"/>
          <w:shd w:val="clear" w:color="auto" w:fill="FFFFFF"/>
        </w:rPr>
        <w:t xml:space="preserve">PREVENTABLE is one of the largest studies in older adults. The </w:t>
      </w:r>
      <w:r w:rsidR="00C76873">
        <w:rPr>
          <w:rFonts w:asciiTheme="minorHAnsi" w:hAnsiTheme="minorHAnsi"/>
          <w:color w:val="212529"/>
          <w:shd w:val="clear" w:color="auto" w:fill="FFFFFF"/>
        </w:rPr>
        <w:t>goal</w:t>
      </w:r>
      <w:r w:rsidR="00C76873" w:rsidRPr="00F97BE6">
        <w:rPr>
          <w:rFonts w:asciiTheme="minorHAnsi" w:hAnsiTheme="minorHAnsi"/>
          <w:color w:val="212529"/>
          <w:shd w:val="clear" w:color="auto" w:fill="FFFFFF"/>
        </w:rPr>
        <w:t xml:space="preserve"> </w:t>
      </w:r>
      <w:r w:rsidRPr="00F97BE6">
        <w:rPr>
          <w:rFonts w:asciiTheme="minorHAnsi" w:hAnsiTheme="minorHAnsi"/>
          <w:color w:val="212529"/>
          <w:shd w:val="clear" w:color="auto" w:fill="FFFFFF"/>
        </w:rPr>
        <w:t xml:space="preserve">is to learn if taking a statin could help older adults live well for longer by preventing dementia, disability, or heart disease. </w:t>
      </w:r>
      <w:r w:rsidR="002B700C" w:rsidRPr="00F97BE6">
        <w:rPr>
          <w:rFonts w:asciiTheme="minorHAnsi" w:eastAsia="Times New Roman" w:hAnsiTheme="minorHAnsi" w:cstheme="minorHAnsi"/>
          <w:color w:val="212529"/>
          <w:shd w:val="clear" w:color="auto" w:fill="FFFFFF"/>
        </w:rPr>
        <w:t xml:space="preserve">This is a study about </w:t>
      </w:r>
      <w:r w:rsidR="00C76873">
        <w:rPr>
          <w:rFonts w:asciiTheme="minorHAnsi" w:eastAsia="Times New Roman" w:hAnsiTheme="minorHAnsi" w:cstheme="minorHAnsi"/>
          <w:color w:val="212529"/>
          <w:shd w:val="clear" w:color="auto" w:fill="FFFFFF"/>
        </w:rPr>
        <w:t>preventing</w:t>
      </w:r>
      <w:r w:rsidR="00C76873" w:rsidRPr="00F97BE6">
        <w:rPr>
          <w:rFonts w:asciiTheme="minorHAnsi" w:eastAsia="Times New Roman" w:hAnsiTheme="minorHAnsi" w:cstheme="minorHAnsi"/>
          <w:color w:val="212529"/>
          <w:shd w:val="clear" w:color="auto" w:fill="FFFFFF"/>
        </w:rPr>
        <w:t xml:space="preserve"> </w:t>
      </w:r>
      <w:r w:rsidR="002B700C" w:rsidRPr="00F97BE6">
        <w:rPr>
          <w:rFonts w:asciiTheme="minorHAnsi" w:eastAsia="Times New Roman" w:hAnsiTheme="minorHAnsi" w:cstheme="minorHAnsi"/>
          <w:color w:val="212529"/>
          <w:shd w:val="clear" w:color="auto" w:fill="FFFFFF"/>
        </w:rPr>
        <w:t>memory</w:t>
      </w:r>
      <w:r w:rsidR="00C76873">
        <w:rPr>
          <w:rFonts w:asciiTheme="minorHAnsi" w:eastAsia="Times New Roman" w:hAnsiTheme="minorHAnsi" w:cstheme="minorHAnsi"/>
          <w:color w:val="212529"/>
          <w:shd w:val="clear" w:color="auto" w:fill="FFFFFF"/>
        </w:rPr>
        <w:t xml:space="preserve"> loss</w:t>
      </w:r>
      <w:r w:rsidR="002B700C" w:rsidRPr="00F97BE6">
        <w:rPr>
          <w:rFonts w:asciiTheme="minorHAnsi" w:eastAsia="Times New Roman" w:hAnsiTheme="minorHAnsi" w:cstheme="minorHAnsi"/>
          <w:color w:val="212529"/>
          <w:shd w:val="clear" w:color="auto" w:fill="FFFFFF"/>
        </w:rPr>
        <w:t xml:space="preserve"> and dementia</w:t>
      </w:r>
      <w:r w:rsidR="00C76873">
        <w:rPr>
          <w:rFonts w:asciiTheme="minorHAnsi" w:eastAsia="Times New Roman" w:hAnsiTheme="minorHAnsi" w:cstheme="minorHAnsi"/>
          <w:color w:val="212529"/>
          <w:shd w:val="clear" w:color="auto" w:fill="FFFFFF"/>
        </w:rPr>
        <w:t xml:space="preserve"> – something we all care about</w:t>
      </w:r>
      <w:r w:rsidR="002B700C" w:rsidRPr="00F97BE6">
        <w:rPr>
          <w:rFonts w:asciiTheme="minorHAnsi" w:eastAsia="Times New Roman" w:hAnsiTheme="minorHAnsi" w:cstheme="minorHAnsi"/>
          <w:color w:val="212529"/>
          <w:shd w:val="clear" w:color="auto" w:fill="FFFFFF"/>
        </w:rPr>
        <w:t>.</w:t>
      </w:r>
    </w:p>
    <w:p w:rsidR="00435252" w:rsidRPr="00F97BE6" w:rsidRDefault="00C456FF" w:rsidP="000F78B6">
      <w:pPr>
        <w:spacing w:after="160"/>
        <w:jc w:val="both"/>
        <w:rPr>
          <w:b/>
        </w:rPr>
      </w:pPr>
      <w:r w:rsidRPr="00F97BE6">
        <w:rPr>
          <w:b/>
        </w:rPr>
        <w:t>What is a statin?</w:t>
      </w:r>
      <w:r w:rsidR="00AC0DE9" w:rsidRPr="00F97BE6">
        <w:rPr>
          <w:b/>
        </w:rPr>
        <w:t xml:space="preserve"> </w:t>
      </w:r>
      <w:r w:rsidRPr="00F97BE6">
        <w:rPr>
          <w:rFonts w:asciiTheme="minorHAnsi" w:hAnsiTheme="minorHAnsi"/>
          <w:color w:val="212529"/>
          <w:shd w:val="clear" w:color="auto" w:fill="FFFFFF"/>
        </w:rPr>
        <w:t xml:space="preserve">A statin is a commonly used drug to lower cholesterol. </w:t>
      </w:r>
      <w:r w:rsidRPr="00F97BE6">
        <w:t>Statins are commonly prescribed to patients with a history of a heart attack and stroke. Atorvastatin, also called Lipitor, is the study drug in PREVENT</w:t>
      </w:r>
      <w:r w:rsidRPr="00F97BE6">
        <w:t>ABLE. It is a type of statin that is well known</w:t>
      </w:r>
      <w:r w:rsidR="002B700C" w:rsidRPr="00F97BE6">
        <w:t>, with good evidence for safety,</w:t>
      </w:r>
      <w:r w:rsidRPr="00F97BE6">
        <w:t xml:space="preserve"> and has been prescribed to older adults for many years.</w:t>
      </w:r>
      <w:r w:rsidR="00C76873">
        <w:t xml:space="preserve"> You will have a 50/50 chance of being assigned to either the atorvastatin or the matching placebo (sugar pill) group if you join the trial.</w:t>
      </w:r>
    </w:p>
    <w:p w:rsidR="002B700C" w:rsidRPr="00F97BE6" w:rsidRDefault="00C456FF" w:rsidP="002B700C">
      <w:pPr>
        <w:spacing w:after="160"/>
        <w:jc w:val="both"/>
      </w:pPr>
      <w:r w:rsidRPr="00F97BE6">
        <w:rPr>
          <w:b/>
        </w:rPr>
        <w:t xml:space="preserve">I am more sensitive to medications in general, would this study be right for me?  </w:t>
      </w:r>
      <w:r w:rsidRPr="00F97BE6">
        <w:t>Statin medications are very safe</w:t>
      </w:r>
      <w:r w:rsidRPr="00F97BE6">
        <w:fldChar w:fldCharType="begin">
          <w:fldData xml:space="preserve">PEVuZE5vdGU+PENpdGU+PEF1dGhvcj5SaWF6PC9BdXRob3I+PFllYXI+MjAxNzwvWWVhcj48UmVj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</w:fldData>
        </w:fldChar>
      </w:r>
      <w:r w:rsidRPr="00F97BE6">
        <w:instrText xml:space="preserve"> </w:instrText>
      </w:r>
      <w:r w:rsidRPr="00F97BE6">
        <w:instrText xml:space="preserve">ADDIN EN.CITE </w:instrText>
      </w:r>
      <w:r w:rsidRPr="00F97BE6">
        <w:fldChar w:fldCharType="begin">
          <w:fldData xml:space="preserve">PEVuZE5vdGU+PENpdGU+PEF1dGhvcj5SaWF6PC9BdXRob3I+PFllYXI+MjAxNzwvWWVhcj48UmVj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</w:fldData>
        </w:fldChar>
      </w:r>
      <w:r w:rsidRPr="00F97BE6">
        <w:instrText xml:space="preserve"> ADDIN EN.CITE.DATA </w:instrText>
      </w:r>
      <w:r w:rsidRPr="00F97BE6">
        <w:fldChar w:fldCharType="end"/>
      </w:r>
      <w:r w:rsidRPr="00F97BE6">
        <w:fldChar w:fldCharType="end"/>
      </w:r>
      <w:r w:rsidRPr="00F97BE6">
        <w:t xml:space="preserve">. If you experience any issues with the study drug you can </w:t>
      </w:r>
      <w:r w:rsidRPr="00F97BE6">
        <w:t xml:space="preserve">notify your study doctor. </w:t>
      </w:r>
      <w:r w:rsidR="00DC372B">
        <w:t xml:space="preserve">If you and your doctor agree you have trouble with the study medication, you can stop it, but you will still stay in the study. </w:t>
      </w:r>
      <w:r w:rsidRPr="00F97BE6">
        <w:t>We want to ensure participants are comfortable taking the study drug. If you are unsure about taking t</w:t>
      </w:r>
      <w:r w:rsidRPr="00F97BE6">
        <w:t xml:space="preserve">he study drug, </w:t>
      </w:r>
      <w:r w:rsidR="00DC372B">
        <w:t>talk to your doctor or the site investigator about</w:t>
      </w:r>
      <w:r w:rsidRPr="00F97BE6">
        <w:t xml:space="preserve"> </w:t>
      </w:r>
      <w:r w:rsidR="00DC372B" w:rsidRPr="00F97BE6">
        <w:t>participat</w:t>
      </w:r>
      <w:r w:rsidR="00DC372B">
        <w:t>ing</w:t>
      </w:r>
      <w:r w:rsidRPr="00F97BE6">
        <w:t>.</w:t>
      </w:r>
      <w:r w:rsidR="00C76873">
        <w:t xml:space="preserve"> </w:t>
      </w:r>
    </w:p>
    <w:p w:rsidR="002B700C" w:rsidRPr="00F97BE6" w:rsidRDefault="00C456FF" w:rsidP="002B700C">
      <w:r w:rsidRPr="00F97BE6">
        <w:rPr>
          <w:rFonts w:eastAsia="Times New Roman"/>
          <w:b/>
        </w:rPr>
        <w:t xml:space="preserve">I am concerned about adding another medication. I’m feeling well and I do not want to rock the boat. </w:t>
      </w:r>
      <w:r w:rsidRPr="00F97BE6">
        <w:t xml:space="preserve">We understand </w:t>
      </w:r>
      <w:r w:rsidR="00DC372B">
        <w:t>the desire to avoid more</w:t>
      </w:r>
      <w:r w:rsidRPr="00F97BE6">
        <w:t xml:space="preserve"> medication. </w:t>
      </w:r>
      <w:r w:rsidR="00DC372B">
        <w:t xml:space="preserve">This is a study medication so you only have a 50/50 chance of getting an actual statin medication. </w:t>
      </w:r>
      <w:r w:rsidRPr="00F97BE6">
        <w:t>Statins have been used in many patients, over many years, and they are very safe. By joining this trial, you can help us learn how best to treat older adults like yourself, to hel</w:t>
      </w:r>
      <w:r w:rsidRPr="00F97BE6">
        <w:t xml:space="preserve">p them live better for longer. </w:t>
      </w:r>
      <w:r w:rsidR="00DC372B">
        <w:t>Please read the consent form or talk to your doctor to learn more about possible</w:t>
      </w:r>
      <w:r w:rsidR="00DC372B" w:rsidRPr="00F97BE6">
        <w:t xml:space="preserve"> risks and benefits</w:t>
      </w:r>
      <w:r w:rsidR="00DC372B">
        <w:t xml:space="preserve"> of joining</w:t>
      </w:r>
      <w:r w:rsidR="00DC372B" w:rsidRPr="00F97BE6">
        <w:t>.</w:t>
      </w:r>
    </w:p>
    <w:p w:rsidR="002B700C" w:rsidRPr="00F97BE6" w:rsidRDefault="002B700C" w:rsidP="002B700C">
      <w:pPr>
        <w:rPr>
          <w:rFonts w:eastAsia="Times New Roman"/>
          <w:b/>
        </w:rPr>
      </w:pPr>
    </w:p>
    <w:p w:rsidR="002B700C" w:rsidRPr="00F97BE6" w:rsidRDefault="00C456FF" w:rsidP="002B700C">
      <w:pPr>
        <w:spacing w:after="120"/>
        <w:jc w:val="both"/>
        <w:rPr>
          <w:b/>
        </w:rPr>
      </w:pPr>
      <w:r w:rsidRPr="00F97BE6">
        <w:rPr>
          <w:b/>
        </w:rPr>
        <w:t xml:space="preserve">What are good resources to learn more about statins? </w:t>
      </w:r>
      <w:r w:rsidRPr="00F97BE6">
        <w:t>There is a lot of misinformation about statins from stories</w:t>
      </w:r>
      <w:r w:rsidRPr="00F97BE6">
        <w:t xml:space="preserve"> in the news or conversations with family and friends. It can be difficult to find good resources, with trustworthy medical information to guide your decisions about statins and your health.</w:t>
      </w:r>
      <w:r w:rsidRPr="00F97BE6">
        <w:rPr>
          <w:b/>
        </w:rPr>
        <w:t xml:space="preserve"> </w:t>
      </w:r>
      <w:r w:rsidRPr="00F97BE6">
        <w:t xml:space="preserve">The Mayo Clinic and the JAMA Cardiology Patient pages online are </w:t>
      </w:r>
      <w:r w:rsidRPr="00F97BE6">
        <w:t>reliable. You can find these links and other resources on our website: www.PREVENTABLEtrial.org</w:t>
      </w:r>
    </w:p>
    <w:p w:rsidR="00E42992" w:rsidRPr="00F97BE6" w:rsidRDefault="00C456FF" w:rsidP="000F78B6">
      <w:pPr>
        <w:spacing w:after="160"/>
        <w:jc w:val="both"/>
        <w:rPr>
          <w:b/>
        </w:rPr>
      </w:pPr>
      <w:r w:rsidRPr="00F97BE6">
        <w:rPr>
          <w:b/>
        </w:rPr>
        <w:t>I’ve heard that there are some side effects to taking statins such as muscle aches. Should I be worried?</w:t>
      </w:r>
      <w:r w:rsidR="00AC0DE9" w:rsidRPr="00F97BE6">
        <w:rPr>
          <w:b/>
        </w:rPr>
        <w:t xml:space="preserve"> </w:t>
      </w:r>
      <w:r w:rsidRPr="00F97BE6">
        <w:t xml:space="preserve">Occasionally, people experience muscle aches, which is </w:t>
      </w:r>
      <w:r w:rsidRPr="00F97BE6">
        <w:t>also called myopathy or myalgia. About 5 out of every 100 people (or 5</w:t>
      </w:r>
      <w:r w:rsidR="00532832" w:rsidRPr="00F97BE6">
        <w:t>%)</w:t>
      </w:r>
      <w:r w:rsidRPr="00F97BE6">
        <w:t xml:space="preserve"> report having muscle aches. Muscle complaints are quite common even among people not taking statins. If you develop muscle pain after starting the study drug (which could be atorvasta</w:t>
      </w:r>
      <w:r w:rsidRPr="00F97BE6">
        <w:t>tin or placebo), you should talk to your study doctor. It can sometimes be difficult to determine if the muscle pain is caused by the study drug or due to other causes, like arthritis. You can discuss options for stopping your study drug for a period of ti</w:t>
      </w:r>
      <w:r w:rsidRPr="00F97BE6">
        <w:t>me and then resuming at a lower dose or permanently stopping your study drug with your study doctor.</w:t>
      </w:r>
    </w:p>
    <w:p w:rsidR="007E316D" w:rsidRPr="00F97BE6" w:rsidRDefault="00C456FF" w:rsidP="000F78B6">
      <w:pPr>
        <w:spacing w:after="160"/>
        <w:jc w:val="both"/>
        <w:rPr>
          <w:b/>
        </w:rPr>
      </w:pPr>
      <w:r w:rsidRPr="00F97BE6">
        <w:rPr>
          <w:b/>
        </w:rPr>
        <w:t xml:space="preserve">Why would I join a 5-year study when I don’t have to? </w:t>
      </w:r>
      <w:r w:rsidR="00AC0DE9" w:rsidRPr="00F97BE6">
        <w:rPr>
          <w:b/>
        </w:rPr>
        <w:t xml:space="preserve"> </w:t>
      </w:r>
      <w:r w:rsidRPr="00F97BE6">
        <w:t xml:space="preserve">By joining this </w:t>
      </w:r>
      <w:r w:rsidR="00233BE2" w:rsidRPr="00F97BE6">
        <w:t>study</w:t>
      </w:r>
      <w:r w:rsidRPr="00F97BE6">
        <w:t xml:space="preserve">, </w:t>
      </w:r>
      <w:r w:rsidR="00CE39F4" w:rsidRPr="00F97BE6">
        <w:t xml:space="preserve">you </w:t>
      </w:r>
      <w:r w:rsidRPr="00F97BE6">
        <w:t xml:space="preserve">will help us understand the potential benefit of statins in </w:t>
      </w:r>
      <w:r w:rsidR="00435252" w:rsidRPr="00F97BE6">
        <w:t xml:space="preserve">people </w:t>
      </w:r>
      <w:r w:rsidRPr="00F97BE6">
        <w:t xml:space="preserve">over </w:t>
      </w:r>
      <w:r w:rsidRPr="00F97BE6">
        <w:t>75 years</w:t>
      </w:r>
      <w:r w:rsidR="002B700C" w:rsidRPr="00F97BE6">
        <w:rPr>
          <w:rFonts w:eastAsia="Times New Roman"/>
        </w:rPr>
        <w:t xml:space="preserve"> for outcomes that matter most (memory and independence)</w:t>
      </w:r>
      <w:r w:rsidRPr="00F97BE6">
        <w:rPr>
          <w:rFonts w:eastAsia="Times New Roman"/>
        </w:rPr>
        <w:t>.</w:t>
      </w:r>
      <w:r w:rsidRPr="00F97BE6">
        <w:t xml:space="preserve"> </w:t>
      </w:r>
      <w:r w:rsidR="00CE39F4" w:rsidRPr="00F97BE6">
        <w:t xml:space="preserve">You </w:t>
      </w:r>
      <w:r w:rsidRPr="00F97BE6">
        <w:t xml:space="preserve">will also receive regular monitoring by medical professionals, including yearly </w:t>
      </w:r>
      <w:r w:rsidR="00435252" w:rsidRPr="00F97BE6">
        <w:t xml:space="preserve">memory </w:t>
      </w:r>
      <w:r w:rsidRPr="00F97BE6">
        <w:t xml:space="preserve">screening. The </w:t>
      </w:r>
      <w:r w:rsidR="00E42992" w:rsidRPr="00F97BE6">
        <w:t xml:space="preserve">study </w:t>
      </w:r>
      <w:r w:rsidRPr="00F97BE6">
        <w:t xml:space="preserve">lasts many years as it is important for </w:t>
      </w:r>
      <w:r w:rsidR="00DC372B">
        <w:t>r</w:t>
      </w:r>
      <w:r w:rsidR="00DC372B" w:rsidRPr="00F97BE6">
        <w:t xml:space="preserve">esearchers </w:t>
      </w:r>
      <w:r w:rsidR="00435252" w:rsidRPr="00F97BE6">
        <w:t xml:space="preserve">to follow </w:t>
      </w:r>
      <w:r w:rsidR="00DC372B">
        <w:t>you</w:t>
      </w:r>
      <w:r w:rsidR="00DC372B" w:rsidRPr="00F97BE6">
        <w:t xml:space="preserve"> </w:t>
      </w:r>
      <w:r w:rsidR="00435252" w:rsidRPr="00F97BE6">
        <w:t>over time</w:t>
      </w:r>
      <w:r w:rsidR="00DC372B">
        <w:t xml:space="preserve"> particularly for memory changes.</w:t>
      </w:r>
      <w:r w:rsidR="00AC0DE9" w:rsidRPr="00F97BE6">
        <w:t xml:space="preserve"> </w:t>
      </w:r>
      <w:r w:rsidRPr="00F97BE6">
        <w:t>T</w:t>
      </w:r>
      <w:r w:rsidR="00CE39F4" w:rsidRPr="00F97BE6">
        <w:t>his is a unique</w:t>
      </w:r>
      <w:r w:rsidR="00A226CE" w:rsidRPr="00F97BE6">
        <w:t xml:space="preserve"> opportunity</w:t>
      </w:r>
      <w:r w:rsidR="00CD62DB" w:rsidRPr="00F97BE6">
        <w:t xml:space="preserve"> to join a</w:t>
      </w:r>
      <w:r w:rsidR="00A226CE" w:rsidRPr="00F97BE6">
        <w:t xml:space="preserve"> larger</w:t>
      </w:r>
      <w:r w:rsidR="00CD62DB" w:rsidRPr="00F97BE6">
        <w:t xml:space="preserve"> effort and feel a part of something bigger</w:t>
      </w:r>
      <w:r w:rsidR="00CE39F4" w:rsidRPr="00F97BE6">
        <w:t xml:space="preserve"> to advance medical knowledge</w:t>
      </w:r>
      <w:r w:rsidRPr="00F97BE6">
        <w:t xml:space="preserve"> for adults over 75 years</w:t>
      </w:r>
      <w:r w:rsidR="00CD62DB" w:rsidRPr="00F97BE6">
        <w:t xml:space="preserve">. </w:t>
      </w:r>
      <w:r w:rsidR="00CE39F4" w:rsidRPr="00F97BE6">
        <w:t>You</w:t>
      </w:r>
      <w:r w:rsidR="00CD62DB" w:rsidRPr="00F97BE6">
        <w:t xml:space="preserve"> would be joining 20,000 other older adults interested in helping answer this question</w:t>
      </w:r>
      <w:r w:rsidR="00FB469B">
        <w:t xml:space="preserve"> - </w:t>
      </w:r>
      <w:r w:rsidR="00FB469B">
        <w:rPr>
          <w:rFonts w:eastAsia="Times New Roman"/>
        </w:rPr>
        <w:t>sc</w:t>
      </w:r>
      <w:r w:rsidR="002B700C" w:rsidRPr="00F97BE6">
        <w:rPr>
          <w:rFonts w:eastAsia="Times New Roman"/>
        </w:rPr>
        <w:t>ience together is powerful.</w:t>
      </w:r>
    </w:p>
    <w:p w:rsidR="00CD62DB" w:rsidRPr="00F97BE6" w:rsidRDefault="00C456FF" w:rsidP="000F78B6">
      <w:pPr>
        <w:spacing w:after="160"/>
        <w:jc w:val="both"/>
        <w:rPr>
          <w:b/>
        </w:rPr>
      </w:pPr>
      <w:r w:rsidRPr="00F97BE6">
        <w:rPr>
          <w:b/>
        </w:rPr>
        <w:t>My lipid level is normal, why would I want to lower it?</w:t>
      </w:r>
      <w:r w:rsidR="00AC0DE9" w:rsidRPr="00F97BE6">
        <w:rPr>
          <w:b/>
        </w:rPr>
        <w:t xml:space="preserve"> </w:t>
      </w:r>
      <w:r w:rsidRPr="00F97BE6">
        <w:t xml:space="preserve">Atorvastatin, and all statin medications, do more than just lower cholesterol, or lipid levels. These drugs </w:t>
      </w:r>
      <w:r w:rsidR="00FB469B">
        <w:t>may</w:t>
      </w:r>
      <w:r w:rsidR="00FB469B" w:rsidRPr="00F97BE6">
        <w:t xml:space="preserve"> </w:t>
      </w:r>
      <w:r w:rsidRPr="00F97BE6">
        <w:t xml:space="preserve">also be anti-inflammatory and may help prevent </w:t>
      </w:r>
      <w:r w:rsidRPr="00F97BE6">
        <w:t>memory loss</w:t>
      </w:r>
      <w:r w:rsidR="00CE2DEA" w:rsidRPr="00F97BE6">
        <w:t>,</w:t>
      </w:r>
      <w:r w:rsidRPr="00F97BE6">
        <w:t xml:space="preserve"> improve</w:t>
      </w:r>
      <w:r w:rsidR="00CE2DEA" w:rsidRPr="00F97BE6">
        <w:t xml:space="preserve"> physical function,</w:t>
      </w:r>
      <w:r w:rsidRPr="00F97BE6">
        <w:t xml:space="preserve"> and</w:t>
      </w:r>
      <w:r w:rsidR="00CE2DEA" w:rsidRPr="00F97BE6">
        <w:t xml:space="preserve"> even</w:t>
      </w:r>
      <w:r w:rsidR="00AC0DE9" w:rsidRPr="00F97BE6">
        <w:t xml:space="preserve"> prevent cancer.  </w:t>
      </w:r>
      <w:r w:rsidRPr="00F97BE6">
        <w:t>However, we don’t really know</w:t>
      </w:r>
      <w:r w:rsidR="00FB469B">
        <w:t xml:space="preserve"> so that is why we are conducting the study</w:t>
      </w:r>
      <w:r w:rsidR="00CE2DEA" w:rsidRPr="00F97BE6">
        <w:t>.</w:t>
      </w:r>
      <w:r w:rsidRPr="00F97BE6">
        <w:t xml:space="preserve"> </w:t>
      </w:r>
    </w:p>
    <w:p w:rsidR="00D0156B" w:rsidRPr="00F97BE6" w:rsidRDefault="00C456FF" w:rsidP="000F78B6">
      <w:pPr>
        <w:spacing w:after="160"/>
        <w:jc w:val="both"/>
        <w:rPr>
          <w:b/>
        </w:rPr>
      </w:pPr>
      <w:r w:rsidRPr="00F97BE6">
        <w:rPr>
          <w:b/>
        </w:rPr>
        <w:lastRenderedPageBreak/>
        <w:t xml:space="preserve">If my lipid level is already slightly elevated, why would I take a placebo instead of getting a statin from my </w:t>
      </w:r>
      <w:r w:rsidRPr="00F97BE6">
        <w:rPr>
          <w:b/>
        </w:rPr>
        <w:t>physician?</w:t>
      </w:r>
      <w:r w:rsidR="00AC0DE9" w:rsidRPr="00F97BE6">
        <w:rPr>
          <w:b/>
        </w:rPr>
        <w:t xml:space="preserve"> </w:t>
      </w:r>
      <w:r w:rsidRPr="00F97BE6">
        <w:t xml:space="preserve">The majority of individuals age 75 or older without </w:t>
      </w:r>
      <w:r w:rsidR="00435252" w:rsidRPr="00F97BE6">
        <w:t xml:space="preserve">heart </w:t>
      </w:r>
      <w:r w:rsidRPr="00F97BE6">
        <w:t xml:space="preserve">disease are not taking statins. This is largely due to uncertainty about their effectiveness. </w:t>
      </w:r>
      <w:r w:rsidR="00435252" w:rsidRPr="00F97BE6">
        <w:t xml:space="preserve">However, starting a statin even after age 75 may help lower the risk of developing dementia. </w:t>
      </w:r>
      <w:r w:rsidRPr="00F97BE6">
        <w:t xml:space="preserve">Talk with your doctor to </w:t>
      </w:r>
      <w:r w:rsidR="00435252" w:rsidRPr="00F97BE6">
        <w:t xml:space="preserve">discuss </w:t>
      </w:r>
      <w:r w:rsidRPr="00F97BE6">
        <w:t xml:space="preserve">if you would be a good </w:t>
      </w:r>
      <w:r w:rsidR="00435252" w:rsidRPr="00F97BE6">
        <w:t xml:space="preserve">fit </w:t>
      </w:r>
      <w:r w:rsidRPr="00F97BE6">
        <w:t xml:space="preserve">for </w:t>
      </w:r>
      <w:r w:rsidR="00435252" w:rsidRPr="00F97BE6">
        <w:t>PREVENTABLE</w:t>
      </w:r>
      <w:r w:rsidRPr="00F97BE6">
        <w:t xml:space="preserve">, or </w:t>
      </w:r>
      <w:r w:rsidR="00006B7E" w:rsidRPr="00F97BE6">
        <w:t xml:space="preserve">if you should </w:t>
      </w:r>
      <w:r w:rsidRPr="00F97BE6">
        <w:t>be on a statin at this time.</w:t>
      </w:r>
    </w:p>
    <w:p w:rsidR="00A54B99" w:rsidRPr="00F97BE6" w:rsidRDefault="00C456FF">
      <w:pPr>
        <w:spacing w:after="160"/>
        <w:jc w:val="both"/>
        <w:rPr>
          <w:b/>
        </w:rPr>
      </w:pPr>
      <w:r w:rsidRPr="00F97BE6">
        <w:rPr>
          <w:b/>
        </w:rPr>
        <w:t xml:space="preserve">What if I </w:t>
      </w:r>
      <w:r w:rsidR="00006B7E" w:rsidRPr="00F97BE6">
        <w:rPr>
          <w:b/>
        </w:rPr>
        <w:t>have an urgent health issue</w:t>
      </w:r>
      <w:r w:rsidRPr="00F97BE6">
        <w:rPr>
          <w:b/>
        </w:rPr>
        <w:t xml:space="preserve"> and I don’t have a lipid level in my </w:t>
      </w:r>
      <w:r w:rsidR="00006B7E" w:rsidRPr="00F97BE6">
        <w:rPr>
          <w:b/>
        </w:rPr>
        <w:t xml:space="preserve">health record </w:t>
      </w:r>
      <w:r w:rsidRPr="00F97BE6">
        <w:rPr>
          <w:b/>
        </w:rPr>
        <w:t>or my doctor wants to know it?</w:t>
      </w:r>
      <w:r w:rsidR="00926896" w:rsidRPr="00F97BE6">
        <w:rPr>
          <w:b/>
        </w:rPr>
        <w:t xml:space="preserve"> </w:t>
      </w:r>
      <w:r w:rsidRPr="00F97BE6">
        <w:t xml:space="preserve">There is </w:t>
      </w:r>
      <w:r w:rsidR="00CD62DB" w:rsidRPr="00F97BE6">
        <w:t>no</w:t>
      </w:r>
      <w:r w:rsidRPr="00F97BE6">
        <w:t xml:space="preserve"> </w:t>
      </w:r>
      <w:r w:rsidR="00006B7E" w:rsidRPr="00F97BE6">
        <w:t xml:space="preserve">health </w:t>
      </w:r>
      <w:r w:rsidRPr="00F97BE6">
        <w:t xml:space="preserve">emergency </w:t>
      </w:r>
      <w:r w:rsidR="00006B7E" w:rsidRPr="00F97BE6">
        <w:t xml:space="preserve">that </w:t>
      </w:r>
      <w:r w:rsidRPr="00F97BE6">
        <w:t xml:space="preserve">would require a recent lipid level. </w:t>
      </w:r>
      <w:r w:rsidR="00CE2DEA" w:rsidRPr="00F97BE6">
        <w:t xml:space="preserve">Lipid </w:t>
      </w:r>
      <w:r w:rsidRPr="00F97BE6">
        <w:t xml:space="preserve">levels are most useful to help understand an individual’s </w:t>
      </w:r>
      <w:r w:rsidR="00006B7E" w:rsidRPr="00F97BE6">
        <w:t>long-term</w:t>
      </w:r>
      <w:r w:rsidRPr="00F97BE6">
        <w:t xml:space="preserve"> </w:t>
      </w:r>
      <w:r w:rsidR="00006B7E" w:rsidRPr="00F97BE6">
        <w:t xml:space="preserve">health </w:t>
      </w:r>
      <w:r w:rsidRPr="00F97BE6">
        <w:t>r</w:t>
      </w:r>
      <w:r w:rsidR="007C0A5D" w:rsidRPr="00F97BE6">
        <w:t>isk</w:t>
      </w:r>
      <w:r w:rsidR="00CC4362" w:rsidRPr="00F97BE6">
        <w:t xml:space="preserve"> </w:t>
      </w:r>
      <w:r w:rsidR="00CE39F4" w:rsidRPr="00F97BE6">
        <w:t xml:space="preserve">to </w:t>
      </w:r>
      <w:r w:rsidR="00006B7E" w:rsidRPr="00F97BE6">
        <w:t>prevent heart disease</w:t>
      </w:r>
      <w:r w:rsidR="007C0A5D" w:rsidRPr="00F97BE6">
        <w:t>.</w:t>
      </w:r>
      <w:r w:rsidR="00CC4362" w:rsidRPr="00F97BE6">
        <w:t xml:space="preserve"> </w:t>
      </w:r>
      <w:r w:rsidR="00006B7E" w:rsidRPr="00F97BE6">
        <w:t>In PREVENTABLE we do not want lipid levels checked, as it would reveal if a participant were taking a statin. If a lipid level is needed for a study participant’s care the doctor can order one.</w:t>
      </w:r>
      <w:r w:rsidR="00CE2DEA" w:rsidRPr="00F97BE6">
        <w:t xml:space="preserve"> </w:t>
      </w:r>
    </w:p>
    <w:p w:rsidR="000B3AB7" w:rsidRPr="00F97BE6" w:rsidRDefault="00C456FF" w:rsidP="000F78B6">
      <w:pPr>
        <w:spacing w:after="160"/>
        <w:jc w:val="both"/>
        <w:rPr>
          <w:b/>
        </w:rPr>
      </w:pPr>
      <w:r w:rsidRPr="00F97BE6">
        <w:rPr>
          <w:b/>
        </w:rPr>
        <w:t>I’m going to take a statin and not know my lipid level the whole time</w:t>
      </w:r>
      <w:r w:rsidR="00CE39F4" w:rsidRPr="00F97BE6">
        <w:rPr>
          <w:b/>
        </w:rPr>
        <w:t>?</w:t>
      </w:r>
      <w:r w:rsidR="00926896" w:rsidRPr="00F97BE6">
        <w:rPr>
          <w:b/>
        </w:rPr>
        <w:t xml:space="preserve"> </w:t>
      </w:r>
      <w:r w:rsidRPr="00F97BE6">
        <w:t xml:space="preserve">There is no safety concern </w:t>
      </w:r>
      <w:r w:rsidR="00DE6794">
        <w:t>with not</w:t>
      </w:r>
      <w:r w:rsidRPr="00F97BE6">
        <w:t xml:space="preserve"> check</w:t>
      </w:r>
      <w:r w:rsidR="00DE6794">
        <w:t>ing</w:t>
      </w:r>
      <w:r w:rsidRPr="00F97BE6">
        <w:t xml:space="preserve"> a lipid </w:t>
      </w:r>
      <w:r w:rsidR="00DE6794">
        <w:t>panel</w:t>
      </w:r>
      <w:r w:rsidR="00DE6794" w:rsidRPr="00F97BE6">
        <w:t xml:space="preserve"> </w:t>
      </w:r>
      <w:r w:rsidRPr="00F97BE6">
        <w:t xml:space="preserve">for participants </w:t>
      </w:r>
      <w:r w:rsidRPr="00F97BE6">
        <w:t>in PREVENTABLE. In addition, there is no recommendation for routine lipid monitoring in people over 75 without heart disease from either the United States Preventive Services Task Force, the American College of Cardiology, or the American Heart Association</w:t>
      </w:r>
      <w:r w:rsidRPr="00F97BE6">
        <w:t>.</w:t>
      </w:r>
      <w:r w:rsidR="00AC0DE9" w:rsidRPr="00F97BE6">
        <w:t xml:space="preserve">  </w:t>
      </w:r>
      <w:r w:rsidRPr="00F97BE6">
        <w:t xml:space="preserve">Checking lipid levels in people who are taking </w:t>
      </w:r>
      <w:r w:rsidR="00DE6794">
        <w:t xml:space="preserve">statins </w:t>
      </w:r>
      <w:r w:rsidRPr="00F97BE6">
        <w:t>are used to evaluate dose</w:t>
      </w:r>
      <w:r w:rsidR="00DE6794">
        <w:t xml:space="preserve"> adjustment</w:t>
      </w:r>
      <w:r w:rsidRPr="00F97BE6">
        <w:t>.</w:t>
      </w:r>
      <w:r w:rsidR="00DE6794">
        <w:t xml:space="preserve"> There is only one dose of atorvastatin in this study (40mg).</w:t>
      </w:r>
      <w:r w:rsidRPr="00F97BE6">
        <w:t xml:space="preserve"> Repeated measurements are </w:t>
      </w:r>
      <w:r w:rsidR="00DE6794">
        <w:t>not very</w:t>
      </w:r>
      <w:r w:rsidR="00DE6794" w:rsidRPr="00F97BE6">
        <w:t xml:space="preserve"> </w:t>
      </w:r>
      <w:r w:rsidRPr="00F97BE6">
        <w:t>important in healthy older adults as lipid levels are unlikely t</w:t>
      </w:r>
      <w:r w:rsidRPr="00F97BE6">
        <w:t>o change after age 65. The purpose of not drawing routine lipid levels in PREVENTABLE is to keep participants and researchers from knowing if they are on study drug or placebo. This process helps prevent bias in the research results.</w:t>
      </w:r>
    </w:p>
    <w:p w:rsidR="00757EED" w:rsidRPr="00F97BE6" w:rsidRDefault="00C456FF" w:rsidP="000F78B6">
      <w:pPr>
        <w:pStyle w:val="Default"/>
        <w:spacing w:after="160"/>
        <w:jc w:val="both"/>
        <w:rPr>
          <w:b/>
          <w:color w:val="auto"/>
          <w:sz w:val="22"/>
          <w:szCs w:val="22"/>
        </w:rPr>
      </w:pPr>
      <w:r w:rsidRPr="00F97BE6">
        <w:rPr>
          <w:b/>
          <w:color w:val="auto"/>
          <w:sz w:val="22"/>
          <w:szCs w:val="22"/>
        </w:rPr>
        <w:t xml:space="preserve">I am in my </w:t>
      </w:r>
      <w:r w:rsidRPr="00F97BE6">
        <w:rPr>
          <w:b/>
          <w:color w:val="auto"/>
          <w:sz w:val="22"/>
          <w:szCs w:val="22"/>
        </w:rPr>
        <w:t>mid-nineties, and have never participated in research before. Am I too old for this study?</w:t>
      </w:r>
      <w:r w:rsidR="00926896" w:rsidRPr="00F97BE6">
        <w:rPr>
          <w:b/>
          <w:color w:val="auto"/>
          <w:sz w:val="22"/>
          <w:szCs w:val="22"/>
        </w:rPr>
        <w:t xml:space="preserve"> </w:t>
      </w:r>
      <w:r w:rsidRPr="00F97BE6">
        <w:rPr>
          <w:color w:val="auto"/>
          <w:sz w:val="22"/>
          <w:szCs w:val="22"/>
        </w:rPr>
        <w:t>This is a stu</w:t>
      </w:r>
      <w:r w:rsidR="00532832" w:rsidRPr="00F97BE6">
        <w:rPr>
          <w:color w:val="auto"/>
          <w:sz w:val="22"/>
          <w:szCs w:val="22"/>
        </w:rPr>
        <w:t xml:space="preserve">dy about function and not age. </w:t>
      </w:r>
      <w:r w:rsidRPr="00F97BE6">
        <w:rPr>
          <w:color w:val="auto"/>
          <w:sz w:val="22"/>
          <w:szCs w:val="22"/>
        </w:rPr>
        <w:t xml:space="preserve">We </w:t>
      </w:r>
      <w:r w:rsidR="00DE6794">
        <w:rPr>
          <w:color w:val="auto"/>
          <w:sz w:val="22"/>
          <w:szCs w:val="22"/>
        </w:rPr>
        <w:t xml:space="preserve">absolutely </w:t>
      </w:r>
      <w:r w:rsidRPr="00F97BE6">
        <w:rPr>
          <w:color w:val="auto"/>
          <w:sz w:val="22"/>
          <w:szCs w:val="22"/>
        </w:rPr>
        <w:t>encourage folks in their 90s to consider participating if they have eligible physical and cognitive functio</w:t>
      </w:r>
      <w:r w:rsidRPr="00F97BE6">
        <w:rPr>
          <w:color w:val="auto"/>
          <w:sz w:val="22"/>
          <w:szCs w:val="22"/>
        </w:rPr>
        <w:t>n.  If statins extend the cognitive or physical function of someone in their 90s that may improve quality life years for 25% of their remaining lifetime. What a gift! While some in their nineties may think about narrowing their world, others may view contr</w:t>
      </w:r>
      <w:r w:rsidRPr="00F97BE6">
        <w:rPr>
          <w:color w:val="auto"/>
          <w:sz w:val="22"/>
          <w:szCs w:val="22"/>
        </w:rPr>
        <w:t xml:space="preserve">ibuting to science as an enduring part of their legacy. </w:t>
      </w:r>
    </w:p>
    <w:p w:rsidR="00757EED" w:rsidRPr="00F97BE6" w:rsidRDefault="00C456FF" w:rsidP="000F78B6">
      <w:pPr>
        <w:spacing w:after="160"/>
        <w:jc w:val="both"/>
        <w:rPr>
          <w:b/>
        </w:rPr>
      </w:pPr>
      <w:r w:rsidRPr="00F97BE6">
        <w:rPr>
          <w:b/>
        </w:rPr>
        <w:t>What if I already have some memory loss? Can I still participate?</w:t>
      </w:r>
      <w:r w:rsidR="00926896" w:rsidRPr="00F97BE6">
        <w:rPr>
          <w:b/>
        </w:rPr>
        <w:t xml:space="preserve"> </w:t>
      </w:r>
      <w:r w:rsidRPr="00F97BE6">
        <w:t>Yes! It is normal to have some memory changes as we age, particularly in our late 70s and 80s. This is normal aging and would not dis</w:t>
      </w:r>
      <w:r w:rsidRPr="00F97BE6">
        <w:t>qualify you from participating in PREVENTABLE. Even if you have “Mild Cognitive Impairment,” which is a medical term for increased memory loss associated with aging, you would still be able to participate. In fact, it is important for us to learn from pati</w:t>
      </w:r>
      <w:r w:rsidRPr="00F97BE6">
        <w:t>ents like you, to understand if statins may lower the risk of progressing to a diagnosis of dementia. However, if you have a diagnosis of dementia from your doctor, or if you take certain medications to enhance memory (galantamine, rivastigmine, donepezil,</w:t>
      </w:r>
      <w:r w:rsidRPr="00F97BE6">
        <w:t xml:space="preserve"> or memantine), you are not eligible. </w:t>
      </w:r>
    </w:p>
    <w:p w:rsidR="00006B7E" w:rsidRPr="00F97BE6" w:rsidRDefault="00C456FF" w:rsidP="000F78B6">
      <w:pPr>
        <w:pStyle w:val="Default"/>
        <w:spacing w:after="160"/>
        <w:jc w:val="both"/>
        <w:rPr>
          <w:b/>
          <w:sz w:val="22"/>
          <w:szCs w:val="22"/>
        </w:rPr>
      </w:pPr>
      <w:r w:rsidRPr="00F97BE6">
        <w:rPr>
          <w:b/>
          <w:sz w:val="22"/>
          <w:szCs w:val="22"/>
        </w:rPr>
        <w:t xml:space="preserve">Is enrollment in PREVENTABLE open to patients outside of the site’s health system (for example, a referral from an unaffiliated community physician?) </w:t>
      </w:r>
      <w:r w:rsidR="00926896" w:rsidRPr="00F97BE6">
        <w:rPr>
          <w:b/>
          <w:sz w:val="22"/>
          <w:szCs w:val="22"/>
        </w:rPr>
        <w:t xml:space="preserve"> </w:t>
      </w:r>
      <w:r w:rsidRPr="00F97BE6">
        <w:rPr>
          <w:sz w:val="22"/>
          <w:szCs w:val="22"/>
        </w:rPr>
        <w:t>Currently, patients in the participating health systems are priori</w:t>
      </w:r>
      <w:r w:rsidRPr="00F97BE6">
        <w:rPr>
          <w:sz w:val="22"/>
          <w:szCs w:val="22"/>
        </w:rPr>
        <w:t>tized for enrollment in PREVENTABLE. A key component of PREVENTABLE is accessing data from participating health systems’ electronic health system. Researchers will not be able to access this health data from participants who receive care at nonparticipatin</w:t>
      </w:r>
      <w:r w:rsidRPr="00F97BE6">
        <w:rPr>
          <w:sz w:val="22"/>
          <w:szCs w:val="22"/>
        </w:rPr>
        <w:t>g health systems. If a primary care provider is outside of the system, but other routine health care such as labs, cardiology, or geriatric visits are inside the health system that might work. If a participant wants to establish care in a participating hea</w:t>
      </w:r>
      <w:r w:rsidRPr="00F97BE6">
        <w:rPr>
          <w:sz w:val="22"/>
          <w:szCs w:val="22"/>
        </w:rPr>
        <w:t>lth system that would work.</w:t>
      </w:r>
    </w:p>
    <w:p w:rsidR="00CB2CB6" w:rsidRPr="00F97BE6" w:rsidRDefault="00C456FF" w:rsidP="000F78B6">
      <w:pPr>
        <w:spacing w:after="160"/>
        <w:jc w:val="both"/>
        <w:rPr>
          <w:b/>
        </w:rPr>
      </w:pPr>
      <w:r w:rsidRPr="00F97BE6">
        <w:rPr>
          <w:b/>
        </w:rPr>
        <w:t>If I am planning to spend extended time outside of the US for part of the year, can I still participate?</w:t>
      </w:r>
      <w:r w:rsidR="00926896" w:rsidRPr="00F97BE6">
        <w:rPr>
          <w:b/>
        </w:rPr>
        <w:t xml:space="preserve"> </w:t>
      </w:r>
      <w:r w:rsidRPr="00F97BE6">
        <w:t>Yes, if you are planning to spend</w:t>
      </w:r>
      <w:r w:rsidRPr="00F97BE6">
        <w:t xml:space="preserve"> up to 3 months outside of the US, you can still participate and can request an early refill of study drug mailed to your US address in advance of your travel date. </w:t>
      </w:r>
      <w:r w:rsidR="008A5462">
        <w:t>The study</w:t>
      </w:r>
      <w:r w:rsidRPr="00F97BE6">
        <w:t xml:space="preserve"> pharmacy is not able to ship outside the US.</w:t>
      </w:r>
    </w:p>
    <w:p w:rsidR="00F97BE6" w:rsidRDefault="00C456FF" w:rsidP="00AE0971">
      <w:pPr>
        <w:spacing w:after="160"/>
        <w:jc w:val="both"/>
        <w:rPr>
          <w:b/>
        </w:rPr>
      </w:pPr>
      <w:r w:rsidRPr="00F97BE6">
        <w:rPr>
          <w:b/>
        </w:rPr>
        <w:t>If I plan to change my permanent res</w:t>
      </w:r>
      <w:r w:rsidRPr="00F97BE6">
        <w:rPr>
          <w:b/>
        </w:rPr>
        <w:t>idence by moving out of the country in the next 5 years, can I still participate?</w:t>
      </w:r>
      <w:r w:rsidR="00926896" w:rsidRPr="00F97BE6">
        <w:rPr>
          <w:b/>
        </w:rPr>
        <w:t xml:space="preserve"> </w:t>
      </w:r>
      <w:r w:rsidRPr="00F97BE6">
        <w:t>Yes, as long as your date of move is not yet planned, as in possible but not definite, and/or if your planned move is at least two years after you first enroll. We will not b</w:t>
      </w:r>
      <w:r w:rsidRPr="00F97BE6">
        <w:t>e able to continue shipping study drug outside of the US once you move; however, you can request a refill prior to your move date to continue at least 3 months longer. After 3 months, you would permanently discontinue study drug use but stay in the study i</w:t>
      </w:r>
      <w:r w:rsidRPr="00F97BE6">
        <w:t xml:space="preserve">f you were willing to receive annual phone calls. </w:t>
      </w:r>
    </w:p>
    <w:p w:rsidR="00A54B99" w:rsidRPr="00F97BE6" w:rsidRDefault="00C456FF" w:rsidP="00F97BE6">
      <w:pPr>
        <w:tabs>
          <w:tab w:val="left" w:pos="7530"/>
        </w:tabs>
      </w:pPr>
      <w:r>
        <w:tab/>
      </w:r>
    </w:p>
    <w:sectPr w:rsidR="00A54B99" w:rsidRPr="00F97BE6" w:rsidSect="003B223C">
      <w:footerReference w:type="default" r:id="rId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0000" w:rsidRDefault="00C456FF">
      <w:r>
        <w:separator/>
      </w:r>
    </w:p>
  </w:endnote>
  <w:endnote w:type="continuationSeparator" w:id="0">
    <w:p w:rsidR="00000000" w:rsidRDefault="00C456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3AB7" w:rsidRDefault="00C456FF" w:rsidP="000B3AB7">
    <w:pPr>
      <w:pStyle w:val="Footer"/>
      <w:jc w:val="right"/>
    </w:pPr>
    <w:r>
      <w:t>March 1</w:t>
    </w:r>
    <w:r w:rsidR="00AE0971">
      <w:t>9</w:t>
    </w:r>
    <w:r w:rsidR="001120F3">
      <w:t>, 2021</w:t>
    </w:r>
  </w:p>
  <w:p w:rsidR="000B3AB7" w:rsidRDefault="00C456FF">
    <w:pPr>
      <w:pStyle w:val="Footer"/>
    </w:pPr>
    <w:r w:rsidRPr="00C4639D">
      <w:rPr>
        <w:rFonts w:ascii="Arial" w:hAnsi="Arial" w:cs="Arial"/>
        <w:noProof/>
      </w:rPr>
      <w:drawing>
        <wp:inline distT="0" distB="0" distL="0" distR="0">
          <wp:extent cx="3201716" cy="323850"/>
          <wp:effectExtent l="0" t="0" r="0" b="0"/>
          <wp:docPr id="1" name="Picture 21">
            <a:extLst xmlns:a="http://schemas.openxmlformats.org/drawingml/2006/main">
              <a:ext uri="{FF2B5EF4-FFF2-40B4-BE49-F238E27FC236}">
                <a16:creationId xmlns:a16="http://schemas.microsoft.com/office/drawing/2014/main" id="{B0FCBD2A-570C-9C49-BB34-152BDF031A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B0FCBD2A-570C-9C49-BB34-152BDF031A75}"/>
                      </a:ext>
                    </a:extLst>
                  </pic:cNvPr>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3398898" cy="343795"/>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0000" w:rsidRDefault="00C456FF">
      <w:r>
        <w:separator/>
      </w:r>
    </w:p>
  </w:footnote>
  <w:footnote w:type="continuationSeparator" w:id="0">
    <w:p w:rsidR="00000000" w:rsidRDefault="00C456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74BFB"/>
    <w:multiLevelType w:val="hybridMultilevel"/>
    <w:tmpl w:val="389E56DE"/>
    <w:lvl w:ilvl="0" w:tplc="1728DF8C">
      <w:start w:val="1"/>
      <w:numFmt w:val="bullet"/>
      <w:lvlText w:val=""/>
      <w:lvlJc w:val="left"/>
      <w:pPr>
        <w:ind w:left="720" w:hanging="360"/>
      </w:pPr>
      <w:rPr>
        <w:rFonts w:ascii="Symbol" w:hAnsi="Symbol" w:hint="default"/>
      </w:rPr>
    </w:lvl>
    <w:lvl w:ilvl="1" w:tplc="9A04FA02">
      <w:start w:val="1"/>
      <w:numFmt w:val="bullet"/>
      <w:lvlText w:val="o"/>
      <w:lvlJc w:val="left"/>
      <w:pPr>
        <w:ind w:left="1440" w:hanging="360"/>
      </w:pPr>
      <w:rPr>
        <w:rFonts w:ascii="Courier New" w:hAnsi="Courier New" w:cs="Courier New" w:hint="default"/>
      </w:rPr>
    </w:lvl>
    <w:lvl w:ilvl="2" w:tplc="C17A0506">
      <w:start w:val="1"/>
      <w:numFmt w:val="bullet"/>
      <w:lvlText w:val=""/>
      <w:lvlJc w:val="left"/>
      <w:pPr>
        <w:ind w:left="2160" w:hanging="360"/>
      </w:pPr>
      <w:rPr>
        <w:rFonts w:ascii="Wingdings" w:hAnsi="Wingdings" w:hint="default"/>
      </w:rPr>
    </w:lvl>
    <w:lvl w:ilvl="3" w:tplc="22A0E13A">
      <w:start w:val="1"/>
      <w:numFmt w:val="bullet"/>
      <w:lvlText w:val=""/>
      <w:lvlJc w:val="left"/>
      <w:pPr>
        <w:ind w:left="2880" w:hanging="360"/>
      </w:pPr>
      <w:rPr>
        <w:rFonts w:ascii="Symbol" w:hAnsi="Symbol" w:hint="default"/>
      </w:rPr>
    </w:lvl>
    <w:lvl w:ilvl="4" w:tplc="FF0C29C2">
      <w:start w:val="1"/>
      <w:numFmt w:val="bullet"/>
      <w:lvlText w:val="o"/>
      <w:lvlJc w:val="left"/>
      <w:pPr>
        <w:ind w:left="3600" w:hanging="360"/>
      </w:pPr>
      <w:rPr>
        <w:rFonts w:ascii="Courier New" w:hAnsi="Courier New" w:cs="Courier New" w:hint="default"/>
      </w:rPr>
    </w:lvl>
    <w:lvl w:ilvl="5" w:tplc="6F848102">
      <w:start w:val="1"/>
      <w:numFmt w:val="bullet"/>
      <w:lvlText w:val=""/>
      <w:lvlJc w:val="left"/>
      <w:pPr>
        <w:ind w:left="4320" w:hanging="360"/>
      </w:pPr>
      <w:rPr>
        <w:rFonts w:ascii="Wingdings" w:hAnsi="Wingdings" w:hint="default"/>
      </w:rPr>
    </w:lvl>
    <w:lvl w:ilvl="6" w:tplc="B6CAEF94">
      <w:start w:val="1"/>
      <w:numFmt w:val="bullet"/>
      <w:lvlText w:val=""/>
      <w:lvlJc w:val="left"/>
      <w:pPr>
        <w:ind w:left="5040" w:hanging="360"/>
      </w:pPr>
      <w:rPr>
        <w:rFonts w:ascii="Symbol" w:hAnsi="Symbol" w:hint="default"/>
      </w:rPr>
    </w:lvl>
    <w:lvl w:ilvl="7" w:tplc="A022C6C8">
      <w:start w:val="1"/>
      <w:numFmt w:val="bullet"/>
      <w:lvlText w:val="o"/>
      <w:lvlJc w:val="left"/>
      <w:pPr>
        <w:ind w:left="5760" w:hanging="360"/>
      </w:pPr>
      <w:rPr>
        <w:rFonts w:ascii="Courier New" w:hAnsi="Courier New" w:cs="Courier New" w:hint="default"/>
      </w:rPr>
    </w:lvl>
    <w:lvl w:ilvl="8" w:tplc="6E7AA7EE">
      <w:start w:val="1"/>
      <w:numFmt w:val="bullet"/>
      <w:lvlText w:val=""/>
      <w:lvlJc w:val="left"/>
      <w:pPr>
        <w:ind w:left="6480" w:hanging="360"/>
      </w:pPr>
      <w:rPr>
        <w:rFonts w:ascii="Wingdings" w:hAnsi="Wingdings" w:hint="default"/>
      </w:rPr>
    </w:lvl>
  </w:abstractNum>
  <w:abstractNum w:abstractNumId="1" w15:restartNumberingAfterBreak="0">
    <w:nsid w:val="57A06021"/>
    <w:multiLevelType w:val="hybridMultilevel"/>
    <w:tmpl w:val="86829A9C"/>
    <w:lvl w:ilvl="0" w:tplc="0616C16E">
      <w:start w:val="1"/>
      <w:numFmt w:val="decimal"/>
      <w:lvlText w:val="%1."/>
      <w:lvlJc w:val="left"/>
      <w:pPr>
        <w:ind w:left="720" w:hanging="360"/>
      </w:pPr>
    </w:lvl>
    <w:lvl w:ilvl="1" w:tplc="45D8D23A">
      <w:start w:val="1"/>
      <w:numFmt w:val="lowerLetter"/>
      <w:lvlText w:val="%2."/>
      <w:lvlJc w:val="left"/>
      <w:pPr>
        <w:ind w:left="1440" w:hanging="360"/>
      </w:pPr>
    </w:lvl>
    <w:lvl w:ilvl="2" w:tplc="9DBE2216">
      <w:start w:val="1"/>
      <w:numFmt w:val="lowerRoman"/>
      <w:lvlText w:val="%3."/>
      <w:lvlJc w:val="right"/>
      <w:pPr>
        <w:ind w:left="2160" w:hanging="180"/>
      </w:pPr>
    </w:lvl>
    <w:lvl w:ilvl="3" w:tplc="119602CE">
      <w:start w:val="1"/>
      <w:numFmt w:val="decimal"/>
      <w:lvlText w:val="%4."/>
      <w:lvlJc w:val="left"/>
      <w:pPr>
        <w:ind w:left="2880" w:hanging="360"/>
      </w:pPr>
    </w:lvl>
    <w:lvl w:ilvl="4" w:tplc="E2F0CD52">
      <w:start w:val="1"/>
      <w:numFmt w:val="lowerLetter"/>
      <w:lvlText w:val="%5."/>
      <w:lvlJc w:val="left"/>
      <w:pPr>
        <w:ind w:left="3600" w:hanging="360"/>
      </w:pPr>
    </w:lvl>
    <w:lvl w:ilvl="5" w:tplc="5302DFEE">
      <w:start w:val="1"/>
      <w:numFmt w:val="lowerRoman"/>
      <w:lvlText w:val="%6."/>
      <w:lvlJc w:val="right"/>
      <w:pPr>
        <w:ind w:left="4320" w:hanging="180"/>
      </w:pPr>
    </w:lvl>
    <w:lvl w:ilvl="6" w:tplc="59B0163A">
      <w:start w:val="1"/>
      <w:numFmt w:val="decimal"/>
      <w:lvlText w:val="%7."/>
      <w:lvlJc w:val="left"/>
      <w:pPr>
        <w:ind w:left="5040" w:hanging="360"/>
      </w:pPr>
    </w:lvl>
    <w:lvl w:ilvl="7" w:tplc="25CC67C6">
      <w:start w:val="1"/>
      <w:numFmt w:val="lowerLetter"/>
      <w:lvlText w:val="%8."/>
      <w:lvlJc w:val="left"/>
      <w:pPr>
        <w:ind w:left="5760" w:hanging="360"/>
      </w:pPr>
    </w:lvl>
    <w:lvl w:ilvl="8" w:tplc="73EE0BBA">
      <w:start w:val="1"/>
      <w:numFmt w:val="lowerRoman"/>
      <w:lvlText w:val="%9."/>
      <w:lvlJc w:val="right"/>
      <w:pPr>
        <w:ind w:left="6480"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F44C7"/>
    <w:rsid w:val="00006B7E"/>
    <w:rsid w:val="00070874"/>
    <w:rsid w:val="00074B48"/>
    <w:rsid w:val="00084915"/>
    <w:rsid w:val="00087A16"/>
    <w:rsid w:val="000A521E"/>
    <w:rsid w:val="000B2E25"/>
    <w:rsid w:val="000B3AB7"/>
    <w:rsid w:val="000B45CA"/>
    <w:rsid w:val="000F78B6"/>
    <w:rsid w:val="001120F3"/>
    <w:rsid w:val="00161ABB"/>
    <w:rsid w:val="00197193"/>
    <w:rsid w:val="001B4A1B"/>
    <w:rsid w:val="001D16C9"/>
    <w:rsid w:val="00205A7B"/>
    <w:rsid w:val="00233BE2"/>
    <w:rsid w:val="00240F91"/>
    <w:rsid w:val="00255B55"/>
    <w:rsid w:val="002A3D01"/>
    <w:rsid w:val="002A7831"/>
    <w:rsid w:val="002B700C"/>
    <w:rsid w:val="002E5C22"/>
    <w:rsid w:val="00304196"/>
    <w:rsid w:val="00344D71"/>
    <w:rsid w:val="00384EC2"/>
    <w:rsid w:val="003A169E"/>
    <w:rsid w:val="003A398A"/>
    <w:rsid w:val="003B223C"/>
    <w:rsid w:val="00435252"/>
    <w:rsid w:val="004464F0"/>
    <w:rsid w:val="004A13D3"/>
    <w:rsid w:val="004B3E4D"/>
    <w:rsid w:val="00532832"/>
    <w:rsid w:val="005F44C7"/>
    <w:rsid w:val="00604063"/>
    <w:rsid w:val="00623562"/>
    <w:rsid w:val="006B44D3"/>
    <w:rsid w:val="006C7C3C"/>
    <w:rsid w:val="007237B2"/>
    <w:rsid w:val="00726B08"/>
    <w:rsid w:val="00735FB8"/>
    <w:rsid w:val="00757EED"/>
    <w:rsid w:val="00757FBD"/>
    <w:rsid w:val="007C0A5D"/>
    <w:rsid w:val="007E30E6"/>
    <w:rsid w:val="007E316D"/>
    <w:rsid w:val="00832369"/>
    <w:rsid w:val="008532B1"/>
    <w:rsid w:val="008716F2"/>
    <w:rsid w:val="008A5462"/>
    <w:rsid w:val="00926896"/>
    <w:rsid w:val="009376F5"/>
    <w:rsid w:val="00956750"/>
    <w:rsid w:val="00964D97"/>
    <w:rsid w:val="009C698A"/>
    <w:rsid w:val="009D4B36"/>
    <w:rsid w:val="00A226CE"/>
    <w:rsid w:val="00A54B99"/>
    <w:rsid w:val="00A743DF"/>
    <w:rsid w:val="00AA5D32"/>
    <w:rsid w:val="00AC0DE9"/>
    <w:rsid w:val="00AE0971"/>
    <w:rsid w:val="00B6240D"/>
    <w:rsid w:val="00B96E8D"/>
    <w:rsid w:val="00C264A2"/>
    <w:rsid w:val="00C456FF"/>
    <w:rsid w:val="00C76873"/>
    <w:rsid w:val="00CB2CB6"/>
    <w:rsid w:val="00CC4362"/>
    <w:rsid w:val="00CD0627"/>
    <w:rsid w:val="00CD62DB"/>
    <w:rsid w:val="00CE2DEA"/>
    <w:rsid w:val="00CE39F4"/>
    <w:rsid w:val="00D0156B"/>
    <w:rsid w:val="00DC372B"/>
    <w:rsid w:val="00DE0152"/>
    <w:rsid w:val="00DE6794"/>
    <w:rsid w:val="00DF0A79"/>
    <w:rsid w:val="00E42992"/>
    <w:rsid w:val="00E85707"/>
    <w:rsid w:val="00F0434F"/>
    <w:rsid w:val="00F30992"/>
    <w:rsid w:val="00F97BE6"/>
    <w:rsid w:val="00FA4F36"/>
    <w:rsid w:val="00FB4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E35D859-9D95-4D34-88F1-76D6B7357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44C7"/>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85707"/>
    <w:pPr>
      <w:jc w:val="center"/>
    </w:pPr>
    <w:rPr>
      <w:noProof/>
    </w:rPr>
  </w:style>
  <w:style w:type="character" w:customStyle="1" w:styleId="EndNoteBibliographyTitleChar">
    <w:name w:val="EndNote Bibliography Title Char"/>
    <w:basedOn w:val="DefaultParagraphFont"/>
    <w:link w:val="EndNoteBibliographyTitle"/>
    <w:rsid w:val="00E85707"/>
    <w:rPr>
      <w:rFonts w:ascii="Calibri" w:hAnsi="Calibri" w:cs="Calibri"/>
      <w:noProof/>
    </w:rPr>
  </w:style>
  <w:style w:type="paragraph" w:customStyle="1" w:styleId="EndNoteBibliography">
    <w:name w:val="EndNote Bibliography"/>
    <w:basedOn w:val="Normal"/>
    <w:link w:val="EndNoteBibliographyChar"/>
    <w:rsid w:val="00E85707"/>
    <w:rPr>
      <w:noProof/>
    </w:rPr>
  </w:style>
  <w:style w:type="character" w:customStyle="1" w:styleId="EndNoteBibliographyChar">
    <w:name w:val="EndNote Bibliography Char"/>
    <w:basedOn w:val="DefaultParagraphFont"/>
    <w:link w:val="EndNoteBibliography"/>
    <w:rsid w:val="00E85707"/>
    <w:rPr>
      <w:rFonts w:ascii="Calibri" w:hAnsi="Calibri" w:cs="Calibri"/>
      <w:noProof/>
    </w:rPr>
  </w:style>
  <w:style w:type="character" w:styleId="Hyperlink">
    <w:name w:val="Hyperlink"/>
    <w:basedOn w:val="DefaultParagraphFont"/>
    <w:uiPriority w:val="99"/>
    <w:unhideWhenUsed/>
    <w:rsid w:val="00E85707"/>
    <w:rPr>
      <w:color w:val="0563C1" w:themeColor="hyperlink"/>
      <w:u w:val="single"/>
    </w:rPr>
  </w:style>
  <w:style w:type="paragraph" w:styleId="BalloonText">
    <w:name w:val="Balloon Text"/>
    <w:basedOn w:val="Normal"/>
    <w:link w:val="BalloonTextChar"/>
    <w:uiPriority w:val="99"/>
    <w:semiHidden/>
    <w:unhideWhenUsed/>
    <w:rsid w:val="00CD62D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62DB"/>
    <w:rPr>
      <w:rFonts w:ascii="Segoe UI" w:hAnsi="Segoe UI" w:cs="Segoe UI"/>
      <w:sz w:val="18"/>
      <w:szCs w:val="18"/>
    </w:rPr>
  </w:style>
  <w:style w:type="paragraph" w:customStyle="1" w:styleId="Default">
    <w:name w:val="Default"/>
    <w:basedOn w:val="Normal"/>
    <w:rsid w:val="000B3AB7"/>
    <w:pPr>
      <w:autoSpaceDE w:val="0"/>
      <w:autoSpaceDN w:val="0"/>
    </w:pPr>
    <w:rPr>
      <w:color w:val="000000"/>
      <w:sz w:val="24"/>
      <w:szCs w:val="24"/>
    </w:rPr>
  </w:style>
  <w:style w:type="paragraph" w:styleId="Header">
    <w:name w:val="header"/>
    <w:basedOn w:val="Normal"/>
    <w:link w:val="HeaderChar"/>
    <w:uiPriority w:val="99"/>
    <w:unhideWhenUsed/>
    <w:rsid w:val="000B3AB7"/>
    <w:pPr>
      <w:tabs>
        <w:tab w:val="center" w:pos="4680"/>
        <w:tab w:val="right" w:pos="9360"/>
      </w:tabs>
    </w:pPr>
  </w:style>
  <w:style w:type="character" w:customStyle="1" w:styleId="HeaderChar">
    <w:name w:val="Header Char"/>
    <w:basedOn w:val="DefaultParagraphFont"/>
    <w:link w:val="Header"/>
    <w:uiPriority w:val="99"/>
    <w:rsid w:val="000B3AB7"/>
    <w:rPr>
      <w:rFonts w:ascii="Calibri" w:hAnsi="Calibri" w:cs="Calibri"/>
    </w:rPr>
  </w:style>
  <w:style w:type="paragraph" w:styleId="Footer">
    <w:name w:val="footer"/>
    <w:basedOn w:val="Normal"/>
    <w:link w:val="FooterChar"/>
    <w:uiPriority w:val="99"/>
    <w:unhideWhenUsed/>
    <w:rsid w:val="000B3AB7"/>
    <w:pPr>
      <w:tabs>
        <w:tab w:val="center" w:pos="4680"/>
        <w:tab w:val="right" w:pos="9360"/>
      </w:tabs>
    </w:pPr>
  </w:style>
  <w:style w:type="character" w:customStyle="1" w:styleId="FooterChar">
    <w:name w:val="Footer Char"/>
    <w:basedOn w:val="DefaultParagraphFont"/>
    <w:link w:val="Footer"/>
    <w:uiPriority w:val="99"/>
    <w:rsid w:val="000B3AB7"/>
    <w:rPr>
      <w:rFonts w:ascii="Calibri" w:hAnsi="Calibri" w:cs="Calibri"/>
    </w:rPr>
  </w:style>
  <w:style w:type="paragraph" w:styleId="ListParagraph">
    <w:name w:val="List Paragraph"/>
    <w:basedOn w:val="Normal"/>
    <w:uiPriority w:val="34"/>
    <w:qFormat/>
    <w:rsid w:val="00CB2CB6"/>
    <w:pPr>
      <w:ind w:left="720"/>
    </w:pPr>
  </w:style>
  <w:style w:type="paragraph" w:styleId="BodyText">
    <w:name w:val="Body Text"/>
    <w:basedOn w:val="Normal"/>
    <w:link w:val="BodyTextChar"/>
    <w:uiPriority w:val="1"/>
    <w:qFormat/>
    <w:rsid w:val="00006B7E"/>
    <w:pPr>
      <w:widowControl w:val="0"/>
      <w:autoSpaceDE w:val="0"/>
      <w:autoSpaceDN w:val="0"/>
      <w:adjustRightInd w:val="0"/>
    </w:pPr>
    <w:rPr>
      <w:rFonts w:eastAsia="Times New Roman"/>
    </w:rPr>
  </w:style>
  <w:style w:type="character" w:customStyle="1" w:styleId="BodyTextChar">
    <w:name w:val="Body Text Char"/>
    <w:basedOn w:val="DefaultParagraphFont"/>
    <w:link w:val="BodyText"/>
    <w:uiPriority w:val="99"/>
    <w:rsid w:val="00006B7E"/>
    <w:rPr>
      <w:rFonts w:ascii="Calibri" w:eastAsia="Times New Roman" w:hAnsi="Calibri" w:cs="Calibri"/>
    </w:rPr>
  </w:style>
  <w:style w:type="character" w:styleId="FollowedHyperlink">
    <w:name w:val="FollowedHyperlink"/>
    <w:basedOn w:val="DefaultParagraphFont"/>
    <w:uiPriority w:val="99"/>
    <w:semiHidden/>
    <w:unhideWhenUsed/>
    <w:rsid w:val="00A54B99"/>
    <w:rPr>
      <w:color w:val="954F72" w:themeColor="followedHyperlink"/>
      <w:u w:val="single"/>
    </w:rPr>
  </w:style>
  <w:style w:type="character" w:styleId="CommentReference">
    <w:name w:val="annotation reference"/>
    <w:basedOn w:val="DefaultParagraphFont"/>
    <w:uiPriority w:val="99"/>
    <w:semiHidden/>
    <w:unhideWhenUsed/>
    <w:rsid w:val="00A54B99"/>
    <w:rPr>
      <w:sz w:val="16"/>
      <w:szCs w:val="16"/>
    </w:rPr>
  </w:style>
  <w:style w:type="paragraph" w:styleId="CommentText">
    <w:name w:val="annotation text"/>
    <w:basedOn w:val="Normal"/>
    <w:link w:val="CommentTextChar"/>
    <w:uiPriority w:val="99"/>
    <w:semiHidden/>
    <w:unhideWhenUsed/>
    <w:rsid w:val="00A54B99"/>
    <w:rPr>
      <w:sz w:val="20"/>
      <w:szCs w:val="20"/>
    </w:rPr>
  </w:style>
  <w:style w:type="character" w:customStyle="1" w:styleId="CommentTextChar">
    <w:name w:val="Comment Text Char"/>
    <w:basedOn w:val="DefaultParagraphFont"/>
    <w:link w:val="CommentText"/>
    <w:uiPriority w:val="99"/>
    <w:semiHidden/>
    <w:rsid w:val="00A54B99"/>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A54B99"/>
    <w:rPr>
      <w:b/>
      <w:bCs/>
    </w:rPr>
  </w:style>
  <w:style w:type="character" w:customStyle="1" w:styleId="CommentSubjectChar">
    <w:name w:val="Comment Subject Char"/>
    <w:basedOn w:val="CommentTextChar"/>
    <w:link w:val="CommentSubject"/>
    <w:uiPriority w:val="99"/>
    <w:semiHidden/>
    <w:rsid w:val="00A54B99"/>
    <w:rPr>
      <w:rFonts w:ascii="Calibri"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373</Words>
  <Characters>7828</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Duke Health</Company>
  <LinksUpToDate>false</LinksUpToDate>
  <CharactersWithSpaces>9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le Kelsey</dc:creator>
  <cp:lastModifiedBy>Natalie Outlaw</cp:lastModifiedBy>
  <cp:revision>2</cp:revision>
  <dcterms:created xsi:type="dcterms:W3CDTF">2021-04-07T14:57:00Z</dcterms:created>
  <dcterms:modified xsi:type="dcterms:W3CDTF">2021-04-07T14:57:00Z</dcterms:modified>
</cp:coreProperties>
</file>